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596B3DFF"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444FCA">
        <w:t>Numerous</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All the methods used</w:t>
      </w:r>
      <w:r w:rsidRPr="00EC5A87">
        <w:t xml:space="preserve">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 xml:space="preserve">Usually </w:t>
      </w:r>
      <w:r w:rsidR="00EB2386">
        <w:t xml:space="preserve">the comparison is </w:t>
      </w:r>
      <w:r w:rsidR="00CF4F79">
        <w:t>based on empirical or simple model</w:t>
      </w:r>
      <w:r w:rsidR="00EB2386">
        <w:t>s</w:t>
      </w:r>
      <w:r w:rsidR="00CF4F79">
        <w:t xml:space="preserve"> </w:t>
      </w:r>
      <w:r w:rsidR="009D36EE">
        <w:t>that</w:t>
      </w:r>
      <w:r w:rsidR="00BE4FC0">
        <w:t xml:space="preserve"> limits</w:t>
      </w:r>
      <w:r w:rsidR="00C26B67">
        <w:t xml:space="preserve"> </w:t>
      </w:r>
      <w:r w:rsidR="00BE4FC0">
        <w:t xml:space="preserve">the practical </w:t>
      </w:r>
      <w:r w:rsidR="00C26B67">
        <w:t xml:space="preserve">usefulness </w:t>
      </w:r>
      <w:r w:rsidR="00BE4FC0">
        <w:t xml:space="preserve">of </w:t>
      </w:r>
      <w:r w:rsidR="00CF4F79">
        <w:t>the derived 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and other stationary phases than required by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254CEEA0" w:rsidR="00681A67" w:rsidRPr="00256A0B" w:rsidRDefault="00014745" w:rsidP="006F1F34">
      <w:pPr>
        <w:pStyle w:val="TAMainText"/>
        <w:rPr>
          <w:color w:val="FF0000"/>
        </w:rPr>
      </w:pPr>
      <w:r>
        <w:t xml:space="preserve">The chromatographic stationary phases has to be compared based on retention time data of a group of </w:t>
      </w:r>
      <w:r w:rsidR="00CF4F79">
        <w:t>preferably</w:t>
      </w:r>
      <w:r>
        <w:t xml:space="preserve"> structurally heterogenous compounds. Nowadays, it is possible to collect such data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 th</w:t>
      </w:r>
      <w:r w:rsidR="00CE3609">
        <w:t>ey</w:t>
      </w:r>
      <w:r w:rsidR="00681A67">
        <w:t xml:space="preserve"> allow for a</w:t>
      </w:r>
      <w:r w:rsidR="00681A67"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 </w:t>
      </w:r>
      <w:r w:rsidR="00256A0B">
        <w:t>The accurate predictions</w:t>
      </w:r>
      <w:r w:rsidR="00EB2386">
        <w:t xml:space="preserve"> </w:t>
      </w:r>
      <w:r w:rsidR="00EB2386">
        <w:t xml:space="preserve">of the retention time </w:t>
      </w:r>
      <w:r w:rsidR="00EB2386">
        <w:t>or predictions with well calibrate uncertainties</w:t>
      </w:r>
      <w:r w:rsidR="00256A0B">
        <w:t xml:space="preserve"> </w:t>
      </w:r>
      <w:r w:rsidR="00FB15F0">
        <w:t xml:space="preserve">across a range of columns </w:t>
      </w:r>
      <w:r w:rsidR="00256A0B">
        <w:t xml:space="preserve">in liquid </w:t>
      </w:r>
      <w:r w:rsidR="00256A0B">
        <w:t xml:space="preserve">chromatography </w:t>
      </w:r>
      <w:r w:rsidR="00EB2386">
        <w:t>are</w:t>
      </w:r>
      <w:r w:rsidR="00256A0B">
        <w:t xml:space="preserve"> 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1A8B6869"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w:t>
      </w:r>
      <w:r w:rsidR="00681A67" w:rsidRPr="00CB00D3">
        <w:lastRenderedPageBreak/>
        <w:t xml:space="preserve">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170B0418"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represents the retention factor of a particular form of the analyte in a given chro</w:t>
      </w:r>
      <w:proofErr w:type="spellStart"/>
      <w:r w:rsidRPr="00167C8C">
        <w:t>matographic</w:t>
      </w:r>
      <w:proofErr w:type="spellEnd"/>
      <w:r w:rsidRPr="00167C8C">
        <w:t xml:space="preserve">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2664E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2664E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w:t>
      </w:r>
      <w:proofErr w:type="spellStart"/>
      <w:r w:rsidRPr="00167C8C">
        <w:t>ciation</w:t>
      </w:r>
      <w:proofErr w:type="spellEnd"/>
      <w:r w:rsidRPr="00167C8C">
        <w:t xml:space="preserve">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2664E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2664E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5AB4B127"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2664E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324ED3F1" w:rsidR="00681A67" w:rsidRPr="00DD75C0" w:rsidRDefault="00681A67" w:rsidP="006F1F34">
      <w:pPr>
        <w:pStyle w:val="TAMainText"/>
      </w:pPr>
      <w:r w:rsidRPr="00DD75C0">
        <w:lastRenderedPageBreak/>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38A73BA"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38E61960"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7525B7D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5833C0EA"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allow</w:t>
      </w:r>
      <w:r w:rsidR="00DE5844">
        <w:t>ed</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0E2BBA5E"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lastRenderedPageBreak/>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6912B81C"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w:t>
      </w:r>
      <w:r w:rsidR="005E5D7A">
        <w:t>close to zero</w:t>
      </w:r>
      <w:r>
        <w:t xml:space="preserve">.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5E5D7A">
        <w:t xml:space="preserve">. </w:t>
      </w:r>
    </w:p>
    <w:p w14:paraId="5AE43735" w14:textId="559947C2"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r w:rsidR="00B972BD">
        <w:t>o</w:t>
      </w:r>
      <w:r w:rsidR="005E5D7A">
        <w:t>t</w:t>
      </w:r>
      <w:r w:rsidR="00B972BD">
        <w:t>her</w:t>
      </w:r>
      <w:r w:rsidR="001D0281">
        <w:t xml:space="preserve"> columns</w:t>
      </w:r>
      <w:r w:rsidR="005E5D7A">
        <w:t>:</w:t>
      </w:r>
      <w:r w:rsidR="001D0281">
        <w:t xml:space="preserve">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44BE0AB3"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 xml:space="preserve">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w:t>
      </w:r>
      <w:r>
        <w:lastRenderedPageBreak/>
        <w:t>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xml:space="preserve">, which is large. However, by adding experimental information one can decrease this uncertainty. For example, including all the experimental data provides a very accurate individual predictions.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497281A9" w:rsidR="00F31375" w:rsidRPr="0046593F" w:rsidRDefault="00F31375" w:rsidP="00F31375">
      <w:r>
        <w:t>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w:t>
      </w:r>
      <w:r w:rsidR="00AE6D59">
        <w:t xml:space="preserve"> (with uncertainties)</w:t>
      </w:r>
      <w:r>
        <w:t xml:space="preserve"> for 6 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C2511E7" w14:textId="48E50FB4"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w:t>
      </w:r>
      <w:r w:rsidR="00337D7A">
        <w:t xml:space="preserve">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t>
      </w:r>
      <w:r w:rsidR="00540A9F">
        <w:t>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54D4E20B"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 xml:space="preserve">perform </w:t>
      </w:r>
      <w:r w:rsidR="00DA4679">
        <w:lastRenderedPageBreak/>
        <w:t>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p>
    <w:p w14:paraId="5D44A97C" w14:textId="79187035"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w:t>
      </w:r>
      <w:r w:rsidR="00AE6D59">
        <w:t xml:space="preserve">-predicted </w:t>
      </w:r>
      <w:r w:rsidR="00B929F4">
        <w:t>dissociation pattern)</w:t>
      </w:r>
      <w:r>
        <w:t>.</w:t>
      </w:r>
      <w:r w:rsidR="00AA671C">
        <w:t xml:space="preserve"> </w:t>
      </w:r>
      <w:r w:rsidR="000849C3">
        <w:t>In 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This </w:t>
      </w:r>
      <w:r w:rsidR="009C7896">
        <w:t>also</w:t>
      </w:r>
      <w:r w:rsidR="00F442E9">
        <w:t xml:space="preserve"> require</w:t>
      </w:r>
      <w:r w:rsidR="009C7896">
        <w:t>s</w:t>
      </w:r>
      <w:r w:rsidR="00F442E9">
        <w:t xml:space="preserve">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4FE42747" w14:textId="3EFB7E8A"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that using a fairly difficult problem of finding the optimal separation for 6 diverse analytes. </w:t>
      </w:r>
      <w:r w:rsidR="004B1070">
        <w:t xml:space="preserve">It is rather difficult to provide a very simple and general rule of improving selectivity. </w:t>
      </w:r>
      <w:r w:rsidR="00F442E9">
        <w:t xml:space="preserve">The preferred way is </w:t>
      </w:r>
      <w:r w:rsidR="004B1070">
        <w:t>to use the model</w:t>
      </w:r>
      <w:r w:rsidR="006A78F8">
        <w:t>-</w:t>
      </w:r>
      <w:r w:rsidR="004B1070">
        <w:t xml:space="preserve">based simulations and user-specific </w:t>
      </w:r>
      <w:r w:rsidR="003207B4">
        <w:t>utility</w:t>
      </w:r>
      <w:r w:rsidR="004B1070">
        <w:t xml:space="preserve"> functions to find the conditions leading to the desired separation</w:t>
      </w:r>
      <w:r w:rsidR="00F442E9">
        <w:t>.</w:t>
      </w:r>
      <w:r w:rsidR="00AE6D59">
        <w:t xml:space="preserve"> The utility function can be more complex</w:t>
      </w:r>
      <w:r w:rsidR="00F4780B">
        <w:t xml:space="preserve">. i.e. can be </w:t>
      </w:r>
      <w:r w:rsidR="00AE6D59">
        <w:t xml:space="preserve">based on the cost of performing particular chromatographic experiment, </w:t>
      </w:r>
      <w:r w:rsidR="00F4780B">
        <w:t>or</w:t>
      </w:r>
      <w:r w:rsidR="00AE6D59">
        <w:t xml:space="preserve"> can favor the most similar/the most orthogonal separations with respect to the </w:t>
      </w:r>
      <w:r w:rsidR="00F4780B">
        <w:t>any reference</w:t>
      </w:r>
      <w:r w:rsidR="00AE6D59">
        <w:t xml:space="preserve"> separation.</w:t>
      </w:r>
    </w:p>
    <w:p w14:paraId="58C79A3C" w14:textId="4833DC50"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model might be built once for a particular stationary phase and used by others to solve their specific problem. </w:t>
      </w:r>
      <w:r w:rsidR="00AE6D59">
        <w:t xml:space="preserve">Since </w:t>
      </w:r>
      <w:r w:rsidR="00705E3A">
        <w:t>the proposed approach</w:t>
      </w:r>
      <w:r w:rsidR="00EB2278">
        <w:t xml:space="preserve"> is very general </w:t>
      </w:r>
      <w:r w:rsidR="00AE6D59">
        <w:t>it</w:t>
      </w:r>
      <w:r w:rsidR="00EB2278">
        <w:t xml:space="preserve"> can also serve to </w:t>
      </w:r>
      <w:r w:rsidR="00DF7C92">
        <w:t>determine</w:t>
      </w:r>
      <w:r w:rsidR="00EB2278">
        <w:t xml:space="preserve"> all the currently used metrics if one </w:t>
      </w:r>
      <w:r w:rsidR="00DF7C92">
        <w:t xml:space="preserve">include the same </w:t>
      </w:r>
      <w:r w:rsidR="00EB2278">
        <w:t>analytes and perform the</w:t>
      </w:r>
      <w:r w:rsidR="00DF7C92">
        <w:t xml:space="preserve"> analysis under </w:t>
      </w:r>
      <w:r w:rsidR="00F4780B">
        <w:t>include the</w:t>
      </w:r>
      <w:r w:rsidR="00EB2278">
        <w:t xml:space="preserve"> same chromatographic conditions</w:t>
      </w:r>
      <w:r w:rsidR="00DF7C92">
        <w:t xml:space="preserve"> as used by a particular method.</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xml:space="preserve">. Population isocratic </w:t>
      </w:r>
      <w:r w:rsidRPr="00C47C14">
        <w:rPr>
          <w:b w:val="0"/>
          <w:bCs w:val="0"/>
          <w:kern w:val="20"/>
          <w:sz w:val="18"/>
        </w:rPr>
        <w:lastRenderedPageBreak/>
        <w:t>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w:t>
      </w:r>
      <w:r w:rsidRPr="00444FCA">
        <w:t xml:space="preserve">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lastRenderedPageBreak/>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2AC7C" w14:textId="77777777" w:rsidR="002664E2" w:rsidRDefault="002664E2" w:rsidP="006F1F34">
      <w:r>
        <w:separator/>
      </w:r>
    </w:p>
    <w:p w14:paraId="0D4FD8AF" w14:textId="77777777" w:rsidR="002664E2" w:rsidRDefault="002664E2"/>
    <w:p w14:paraId="4B385790" w14:textId="77777777" w:rsidR="002664E2" w:rsidRDefault="002664E2" w:rsidP="001A093C"/>
  </w:endnote>
  <w:endnote w:type="continuationSeparator" w:id="0">
    <w:p w14:paraId="23E708C3" w14:textId="77777777" w:rsidR="002664E2" w:rsidRDefault="002664E2" w:rsidP="006F1F34">
      <w:r>
        <w:continuationSeparator/>
      </w:r>
    </w:p>
    <w:p w14:paraId="7147F85A" w14:textId="77777777" w:rsidR="002664E2" w:rsidRDefault="002664E2"/>
    <w:p w14:paraId="710F9AE4" w14:textId="77777777" w:rsidR="002664E2" w:rsidRDefault="002664E2"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2664E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2664E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2664E2" w:rsidP="006F1F34">
    <w:pPr>
      <w:pStyle w:val="Stopka"/>
    </w:pPr>
  </w:p>
  <w:p w14:paraId="0EB6940F" w14:textId="77777777" w:rsidR="001F383C" w:rsidRDefault="002664E2"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2664E2" w:rsidP="006F1F34">
    <w:pPr>
      <w:pStyle w:val="Stopka"/>
    </w:pPr>
  </w:p>
  <w:p w14:paraId="2B7B92A3" w14:textId="77777777" w:rsidR="001F383C" w:rsidRDefault="002664E2"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A92A9" w14:textId="77777777" w:rsidR="002664E2" w:rsidRDefault="002664E2" w:rsidP="006F1F34">
      <w:r>
        <w:separator/>
      </w:r>
    </w:p>
    <w:p w14:paraId="673917B0" w14:textId="77777777" w:rsidR="002664E2" w:rsidRDefault="002664E2"/>
    <w:p w14:paraId="144EA0EB" w14:textId="77777777" w:rsidR="002664E2" w:rsidRDefault="002664E2" w:rsidP="001A093C"/>
  </w:footnote>
  <w:footnote w:type="continuationSeparator" w:id="0">
    <w:p w14:paraId="77664A67" w14:textId="77777777" w:rsidR="002664E2" w:rsidRDefault="002664E2" w:rsidP="006F1F34">
      <w:r>
        <w:continuationSeparator/>
      </w:r>
    </w:p>
    <w:p w14:paraId="2A415C56" w14:textId="77777777" w:rsidR="002664E2" w:rsidRDefault="002664E2"/>
    <w:p w14:paraId="28802017" w14:textId="77777777" w:rsidR="002664E2" w:rsidRDefault="002664E2"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2664E2"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14745"/>
    <w:rsid w:val="0002176F"/>
    <w:rsid w:val="000432C3"/>
    <w:rsid w:val="00050891"/>
    <w:rsid w:val="000531F1"/>
    <w:rsid w:val="0006411C"/>
    <w:rsid w:val="000707D9"/>
    <w:rsid w:val="00071CC9"/>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1547A"/>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E5D7A"/>
    <w:rsid w:val="005F4D6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6C2F"/>
    <w:rsid w:val="00F072DC"/>
    <w:rsid w:val="00F21F48"/>
    <w:rsid w:val="00F277B5"/>
    <w:rsid w:val="00F31375"/>
    <w:rsid w:val="00F442E9"/>
    <w:rsid w:val="00F45A14"/>
    <w:rsid w:val="00F4780B"/>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7</TotalTime>
  <Pages>8</Pages>
  <Words>13463</Words>
  <Characters>76745</Characters>
  <Application>Microsoft Office Word</Application>
  <DocSecurity>0</DocSecurity>
  <Lines>639</Lines>
  <Paragraphs>18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64</cp:revision>
  <dcterms:created xsi:type="dcterms:W3CDTF">2023-05-26T10:37:00Z</dcterms:created>
  <dcterms:modified xsi:type="dcterms:W3CDTF">2023-09-16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